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0D14" w:rsidRDefault="00E31976" w:rsidP="009B6EBC">
      <w:r>
        <w:t>Methods for the validation of model-based flows allocated to the road network: a case study of cycling</w:t>
      </w:r>
    </w:p>
    <w:p w:rsidR="00E31976" w:rsidRDefault="00E31976" w:rsidP="009B6EBC"/>
    <w:p w:rsidR="00E31976" w:rsidRDefault="00E31976" w:rsidP="009B6EBC">
      <w:r>
        <w:t>Introduction (literature)</w:t>
      </w:r>
    </w:p>
    <w:p w:rsidR="00E31976" w:rsidRDefault="00E31976" w:rsidP="009B6EBC">
      <w:pPr>
        <w:pStyle w:val="ListParagraph"/>
        <w:numPr>
          <w:ilvl w:val="0"/>
          <w:numId w:val="11"/>
        </w:numPr>
      </w:pPr>
      <w:r>
        <w:t>Motivations</w:t>
      </w:r>
    </w:p>
    <w:p w:rsidR="00F16E94" w:rsidRDefault="00F16E94" w:rsidP="009B6EBC">
      <w:pPr>
        <w:pStyle w:val="ListParagraph"/>
        <w:numPr>
          <w:ilvl w:val="0"/>
          <w:numId w:val="13"/>
        </w:numPr>
      </w:pPr>
      <w:r>
        <w:t xml:space="preserve">‘Prove it’ </w:t>
      </w:r>
      <w:r w:rsidR="00116809">
        <w:t>–</w:t>
      </w:r>
      <w:r>
        <w:t xml:space="preserve"> </w:t>
      </w:r>
      <w:r w:rsidR="00116809">
        <w:t xml:space="preserve">if a model can predict current or past scenarios then it’s more likely to be trusted for future scenarios (Anderson and </w:t>
      </w:r>
      <w:proofErr w:type="spellStart"/>
      <w:r w:rsidR="00116809">
        <w:t>Woessner</w:t>
      </w:r>
      <w:proofErr w:type="spellEnd"/>
      <w:r w:rsidR="00116809">
        <w:t xml:space="preserve"> 1992)</w:t>
      </w:r>
    </w:p>
    <w:p w:rsidR="00C4554B" w:rsidRDefault="00C4554B" w:rsidP="009B6EBC">
      <w:pPr>
        <w:pStyle w:val="ListParagraph"/>
        <w:numPr>
          <w:ilvl w:val="0"/>
          <w:numId w:val="13"/>
        </w:numPr>
      </w:pPr>
      <w:r>
        <w:t xml:space="preserve">Test if the model is correct </w:t>
      </w:r>
      <w:r w:rsidR="00DE61AF">
        <w:t>(Sagent,2005)</w:t>
      </w:r>
    </w:p>
    <w:p w:rsidR="00DE61AF" w:rsidRDefault="00DE61AF" w:rsidP="009B6EBC">
      <w:pPr>
        <w:pStyle w:val="ListParagraph"/>
        <w:numPr>
          <w:ilvl w:val="0"/>
          <w:numId w:val="13"/>
        </w:numPr>
      </w:pPr>
      <w:r>
        <w:t>“substantiation that a computerized model within its domain of applicability possesses a satisfactory range of accuracy consistent with the intended application of the model” (Schlesinger et al. 1979)</w:t>
      </w:r>
    </w:p>
    <w:p w:rsidR="00F16E94" w:rsidRDefault="00392234" w:rsidP="009B6EBC">
      <w:pPr>
        <w:pStyle w:val="ListParagraph"/>
        <w:numPr>
          <w:ilvl w:val="0"/>
          <w:numId w:val="13"/>
        </w:numPr>
      </w:pPr>
      <w:r>
        <w:t>To validate a model which predicts future growth in cycling in order to be used from a planning perspective</w:t>
      </w:r>
    </w:p>
    <w:p w:rsidR="00392234" w:rsidRDefault="00392234" w:rsidP="009B6EBC">
      <w:pPr>
        <w:pStyle w:val="ListParagraph"/>
      </w:pPr>
    </w:p>
    <w:p w:rsidR="00392234" w:rsidRDefault="00E31976" w:rsidP="009B6EBC">
      <w:pPr>
        <w:pStyle w:val="ListParagraph"/>
        <w:numPr>
          <w:ilvl w:val="0"/>
          <w:numId w:val="11"/>
        </w:numPr>
      </w:pPr>
      <w:r>
        <w:t>How models are increasingly able to allocate to the road network</w:t>
      </w:r>
    </w:p>
    <w:p w:rsidR="00E31976" w:rsidRDefault="00E31976" w:rsidP="009B6EBC">
      <w:pPr>
        <w:pStyle w:val="ListParagraph"/>
        <w:numPr>
          <w:ilvl w:val="0"/>
          <w:numId w:val="11"/>
        </w:numPr>
      </w:pPr>
      <w:r>
        <w:t>Software (e.g. ArcMap Network Analyst)</w:t>
      </w:r>
    </w:p>
    <w:p w:rsidR="00E31976" w:rsidRDefault="00E31976" w:rsidP="009B6EBC">
      <w:pPr>
        <w:pStyle w:val="ListParagraph"/>
        <w:numPr>
          <w:ilvl w:val="0"/>
          <w:numId w:val="11"/>
        </w:numPr>
      </w:pPr>
      <w:r>
        <w:t xml:space="preserve">APIs (e.g. </w:t>
      </w:r>
      <w:proofErr w:type="spellStart"/>
      <w:r>
        <w:t>Graphhopper</w:t>
      </w:r>
      <w:proofErr w:type="spellEnd"/>
      <w:r>
        <w:t xml:space="preserve">, OSRM, </w:t>
      </w:r>
      <w:proofErr w:type="spellStart"/>
      <w:r>
        <w:t>Routino</w:t>
      </w:r>
      <w:proofErr w:type="spellEnd"/>
      <w:r>
        <w:t>)</w:t>
      </w:r>
    </w:p>
    <w:p w:rsidR="00E31976" w:rsidRDefault="00E31976" w:rsidP="009B6EBC">
      <w:pPr>
        <w:pStyle w:val="ListParagraph"/>
        <w:numPr>
          <w:ilvl w:val="0"/>
          <w:numId w:val="11"/>
        </w:numPr>
      </w:pPr>
      <w:r>
        <w:t>Methods of validation</w:t>
      </w:r>
    </w:p>
    <w:p w:rsidR="00E31976" w:rsidRDefault="00E31976" w:rsidP="009B6EBC"/>
    <w:p w:rsidR="00E31976" w:rsidRPr="00E31976" w:rsidRDefault="00E31976" w:rsidP="009B6EBC">
      <w:r>
        <w:t>Method</w:t>
      </w:r>
    </w:p>
    <w:p w:rsidR="00E31976" w:rsidRDefault="00E31976" w:rsidP="009B6EBC">
      <w:pPr>
        <w:pStyle w:val="ListParagraph"/>
        <w:numPr>
          <w:ilvl w:val="0"/>
          <w:numId w:val="11"/>
        </w:numPr>
      </w:pPr>
      <w:r>
        <w:t>Screen count data (e.g. LCC/Bristol)</w:t>
      </w:r>
    </w:p>
    <w:p w:rsidR="00E31976" w:rsidRDefault="00E31976" w:rsidP="009B6EBC">
      <w:pPr>
        <w:pStyle w:val="ListParagraph"/>
        <w:numPr>
          <w:ilvl w:val="0"/>
          <w:numId w:val="11"/>
        </w:numPr>
      </w:pPr>
      <w:r>
        <w:t>Accident data</w:t>
      </w:r>
    </w:p>
    <w:p w:rsidR="00E31976" w:rsidRDefault="00E31976" w:rsidP="009B6EBC">
      <w:pPr>
        <w:pStyle w:val="ListParagraph"/>
        <w:numPr>
          <w:ilvl w:val="0"/>
          <w:numId w:val="11"/>
        </w:numPr>
      </w:pPr>
      <w:r>
        <w:t>GPS data</w:t>
      </w:r>
    </w:p>
    <w:p w:rsidR="00E31976" w:rsidRDefault="00E31976" w:rsidP="009B6EBC"/>
    <w:p w:rsidR="00E31976" w:rsidRDefault="00E31976" w:rsidP="009B6EBC">
      <w:r>
        <w:t>Results</w:t>
      </w:r>
    </w:p>
    <w:p w:rsidR="00E31976" w:rsidRDefault="00E31976" w:rsidP="009B6EBC">
      <w:pPr>
        <w:pStyle w:val="ListParagraph"/>
        <w:numPr>
          <w:ilvl w:val="0"/>
          <w:numId w:val="11"/>
        </w:numPr>
      </w:pPr>
      <w:r>
        <w:t>Screen count data (e.g. LCC/Bristol)</w:t>
      </w:r>
    </w:p>
    <w:p w:rsidR="00E31976" w:rsidRDefault="00E31976" w:rsidP="009B6EBC">
      <w:pPr>
        <w:pStyle w:val="ListParagraph"/>
        <w:numPr>
          <w:ilvl w:val="0"/>
          <w:numId w:val="11"/>
        </w:numPr>
      </w:pPr>
      <w:r>
        <w:t>Accident data</w:t>
      </w:r>
    </w:p>
    <w:p w:rsidR="00E31976" w:rsidRDefault="00E31976" w:rsidP="009B6EBC">
      <w:pPr>
        <w:pStyle w:val="ListParagraph"/>
        <w:numPr>
          <w:ilvl w:val="0"/>
          <w:numId w:val="11"/>
        </w:numPr>
      </w:pPr>
      <w:r>
        <w:t>GPS data</w:t>
      </w:r>
    </w:p>
    <w:p w:rsidR="00E31976" w:rsidRDefault="00E31976" w:rsidP="009B6EBC">
      <w:pPr>
        <w:pStyle w:val="ListParagraph"/>
        <w:numPr>
          <w:ilvl w:val="0"/>
          <w:numId w:val="11"/>
        </w:numPr>
      </w:pPr>
      <w:r>
        <w:t>Pros and cons of each (table)</w:t>
      </w:r>
    </w:p>
    <w:p w:rsidR="00E31976" w:rsidRDefault="00E31976" w:rsidP="009B6EBC"/>
    <w:p w:rsidR="00E31976" w:rsidRDefault="00E31976" w:rsidP="009B6EBC">
      <w:r>
        <w:t>Discussion/conclusions</w:t>
      </w:r>
    </w:p>
    <w:p w:rsidR="00E31976" w:rsidRPr="00E31976" w:rsidRDefault="00E31976" w:rsidP="009B6EBC">
      <w:pPr>
        <w:pStyle w:val="ListParagraph"/>
        <w:numPr>
          <w:ilvl w:val="0"/>
          <w:numId w:val="12"/>
        </w:numPr>
        <w:rPr>
          <w:b/>
        </w:rPr>
      </w:pPr>
      <w:r>
        <w:t>Overall finding</w:t>
      </w:r>
    </w:p>
    <w:p w:rsidR="00E31976" w:rsidRPr="00E31976" w:rsidRDefault="00E31976" w:rsidP="009B6EBC">
      <w:pPr>
        <w:pStyle w:val="ListParagraph"/>
        <w:numPr>
          <w:ilvl w:val="0"/>
          <w:numId w:val="12"/>
        </w:numPr>
        <w:rPr>
          <w:b/>
        </w:rPr>
      </w:pPr>
      <w:r>
        <w:t>Limitations</w:t>
      </w:r>
    </w:p>
    <w:p w:rsidR="00E31976" w:rsidRPr="00E31976" w:rsidRDefault="00E31976" w:rsidP="009B6EBC">
      <w:pPr>
        <w:pStyle w:val="ListParagraph"/>
        <w:numPr>
          <w:ilvl w:val="0"/>
          <w:numId w:val="12"/>
        </w:numPr>
        <w:rPr>
          <w:b/>
        </w:rPr>
      </w:pPr>
      <w:r>
        <w:t>Which to use when?</w:t>
      </w:r>
    </w:p>
    <w:p w:rsidR="00E31976" w:rsidRPr="00E31976" w:rsidRDefault="00E31976" w:rsidP="009B6EBC">
      <w:pPr>
        <w:pStyle w:val="ListParagraph"/>
        <w:numPr>
          <w:ilvl w:val="0"/>
          <w:numId w:val="12"/>
        </w:numPr>
        <w:rPr>
          <w:b/>
        </w:rPr>
      </w:pPr>
      <w:r>
        <w:t>Opportunities for further work</w:t>
      </w:r>
    </w:p>
    <w:p w:rsidR="00E31976" w:rsidRDefault="00E31976" w:rsidP="009B6EBC"/>
    <w:p w:rsidR="00E31976" w:rsidRPr="00E31976" w:rsidRDefault="00E31976" w:rsidP="009B6EBC"/>
    <w:p w:rsidR="00775A5D" w:rsidRDefault="00775A5D" w:rsidP="005D6E19">
      <w:pPr>
        <w:pStyle w:val="Heading1"/>
      </w:pPr>
      <w:r>
        <w:lastRenderedPageBreak/>
        <w:t>Methods for the validation of model-based flows allocated to the road network: a case study of cycling</w:t>
      </w:r>
    </w:p>
    <w:p w:rsidR="00E31976" w:rsidRPr="00775A5D" w:rsidRDefault="00775A5D" w:rsidP="009B6EBC">
      <w:pPr>
        <w:pStyle w:val="Heading2"/>
      </w:pPr>
      <w:r>
        <w:t>Introduction</w:t>
      </w:r>
    </w:p>
    <w:p w:rsidR="000C0330" w:rsidRDefault="006D7587" w:rsidP="009B6EBC">
      <w:r w:rsidRPr="009B6EBC">
        <w:t>Models help transport planners to have an insight in the current patterns of transportation flows as well as visualising any developments due to future scenarios</w:t>
      </w:r>
      <w:r w:rsidR="002A3D9C" w:rsidRPr="009B6EBC">
        <w:t xml:space="preserve"> (Schlesinger et al. 1979). </w:t>
      </w:r>
      <w:r w:rsidRPr="009B6EBC">
        <w:t xml:space="preserve">Models need to be verified and validated </w:t>
      </w:r>
      <w:r w:rsidR="00A931DC" w:rsidRPr="009B6EBC">
        <w:t xml:space="preserve">in order to test their </w:t>
      </w:r>
      <w:r w:rsidR="002A3D9C" w:rsidRPr="009B6EBC">
        <w:t>reliability;</w:t>
      </w:r>
      <w:r w:rsidR="00181520" w:rsidRPr="009B6EBC">
        <w:t xml:space="preserve"> this is often done by testing the model to a known scenario e.g. the current scenario or a past scenario</w:t>
      </w:r>
      <w:r w:rsidR="002A3D9C" w:rsidRPr="009B6EBC">
        <w:t xml:space="preserve"> </w:t>
      </w:r>
      <w:r w:rsidR="000C0330">
        <w:fldChar w:fldCharType="begin"/>
      </w:r>
      <w:r w:rsidR="000C0330">
        <w:instrText xml:space="preserve"> ADDIN EN.CITE &lt;EndNote&gt;&lt;Cite&gt;&lt;Author&gt;Anderson&lt;/Author&gt;&lt;Year&gt;1992&lt;/Year&gt;&lt;RecNum&gt;7&lt;/RecNum&gt;&lt;DisplayText&gt;(Anderson and Woessner, 1992)&lt;/DisplayText&gt;&lt;record&gt;&lt;rec-number&gt;7&lt;/rec-number&gt;&lt;foreign-keys&gt;&lt;key app="EN" db-id="ae09es5tupd9faevwzmxawzqvw9ewtstadv2" timestamp="1447066789"&gt;7&lt;/key&gt;&lt;key app="ENWeb" db-id=""&gt;0&lt;/key&gt;&lt;/foreign-keys&gt;&lt;ref-type name="Journal Article"&gt;17&lt;/ref-type&gt;&lt;contributors&gt;&lt;authors&gt;&lt;author&gt;Anderson, M.P.&lt;/author&gt;&lt;author&gt;Woessner, W. W&lt;/author&gt;&lt;/authors&gt;&lt;/contributors&gt;&lt;titles&gt;&lt;title&gt;The role of the postaudit in model validaiton&lt;/title&gt;&lt;secondary-title&gt;Advances in Water Resources&lt;/secondary-title&gt;&lt;/titles&gt;&lt;periodical&gt;&lt;full-title&gt;Advances in Water Resources&lt;/full-title&gt;&lt;/periodical&gt;&lt;pages&gt;16-173&lt;/pages&gt;&lt;volume&gt;15&lt;/volume&gt;&lt;dates&gt;&lt;year&gt;1992&lt;/year&gt;&lt;/dates&gt;&lt;urls&gt;&lt;/urls&gt;&lt;/record&gt;&lt;/Cite&gt;&lt;/EndNote&gt;</w:instrText>
      </w:r>
      <w:r w:rsidR="000C0330">
        <w:fldChar w:fldCharType="separate"/>
      </w:r>
      <w:r w:rsidR="000C0330">
        <w:rPr>
          <w:noProof/>
        </w:rPr>
        <w:t>(Anderson and Woessner, 1992)</w:t>
      </w:r>
      <w:r w:rsidR="000C0330">
        <w:fldChar w:fldCharType="end"/>
      </w:r>
      <w:r w:rsidR="000C0330">
        <w:t>.</w:t>
      </w:r>
    </w:p>
    <w:p w:rsidR="00181520" w:rsidRPr="009B6EBC" w:rsidRDefault="00181520" w:rsidP="009B6EBC">
      <w:r w:rsidRPr="009B6EBC">
        <w:t xml:space="preserve">This paper will use several novel datasets to verify and validate a tool that has been built to predict the number of commuter cyclists on a network. The use of such a model is greatly needed in the UK </w:t>
      </w:r>
      <w:r w:rsidR="000C575C">
        <w:t xml:space="preserve">where there are now 600 million more miles ridden per year between when comparing 1993 to 2014 </w:t>
      </w:r>
      <w:r w:rsidR="000C575C">
        <w:fldChar w:fldCharType="begin"/>
      </w:r>
      <w:r w:rsidR="000C575C">
        <w:instrText xml:space="preserve"> 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rsidR="000C575C">
        <w:fldChar w:fldCharType="separate"/>
      </w:r>
      <w:r w:rsidR="000C575C">
        <w:rPr>
          <w:noProof/>
        </w:rPr>
        <w:t>(Hollingworth</w:t>
      </w:r>
      <w:r w:rsidR="000C575C" w:rsidRPr="000C575C">
        <w:rPr>
          <w:i/>
          <w:noProof/>
        </w:rPr>
        <w:t xml:space="preserve"> et al.</w:t>
      </w:r>
      <w:r w:rsidR="000C575C">
        <w:rPr>
          <w:noProof/>
        </w:rPr>
        <w:t>, 2015)</w:t>
      </w:r>
      <w:r w:rsidR="000C575C">
        <w:fldChar w:fldCharType="end"/>
      </w:r>
      <w:r w:rsidR="000C575C">
        <w:t xml:space="preserve"> </w:t>
      </w:r>
      <w:r w:rsidRPr="009B6EBC">
        <w:t>.</w:t>
      </w:r>
      <w:r w:rsidR="000C575C">
        <w:t xml:space="preserve"> This increase in cycling has also caused an increase in people being killed or seriously injured, in 2012 there were 3340 people killed or seriously injured when riding a bicycle compared to 2528 people in 2002, an increase of 32% (Keep, 2013) </w:t>
      </w:r>
      <w:r w:rsidR="000C575C">
        <w:fldChar w:fldCharType="begin"/>
      </w:r>
      <w:r w:rsidR="000C575C">
        <w:instrText xml:space="preserve"> 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rsidR="000C575C">
        <w:fldChar w:fldCharType="separate"/>
      </w:r>
      <w:r w:rsidR="000C575C">
        <w:rPr>
          <w:noProof/>
        </w:rPr>
        <w:t>(Hollingworth</w:t>
      </w:r>
      <w:r w:rsidR="000C575C" w:rsidRPr="000C575C">
        <w:rPr>
          <w:i/>
          <w:noProof/>
        </w:rPr>
        <w:t xml:space="preserve"> et al.</w:t>
      </w:r>
      <w:r w:rsidR="000C575C">
        <w:rPr>
          <w:noProof/>
        </w:rPr>
        <w:t>, 2015)</w:t>
      </w:r>
      <w:r w:rsidR="000C575C">
        <w:fldChar w:fldCharType="end"/>
      </w:r>
      <w:r w:rsidR="000C575C">
        <w:t>.</w:t>
      </w:r>
      <w:r w:rsidRPr="009B6EBC">
        <w:t xml:space="preserve"> Schemes such as city connect in the West Yorkshire region are designed to help encourage more people choose cycling as an everyday mode of transport. However there is little research into whether or not this money has been spent wisely, therefore the main aim of this tool is to help to identify areas where infrastructure spending will have the most impact. </w:t>
      </w:r>
    </w:p>
    <w:p w:rsidR="009B6EBC" w:rsidRDefault="009B6EBC" w:rsidP="009B6EBC">
      <w:pPr>
        <w:pStyle w:val="Heading2"/>
      </w:pPr>
      <w:r>
        <w:t>Literature Review</w:t>
      </w:r>
    </w:p>
    <w:p w:rsidR="009B6EBC" w:rsidRDefault="009B6EBC" w:rsidP="009B6EBC">
      <w:r>
        <w:t>At the time of writing there are many models and studies which look into where people are cycling frequently</w:t>
      </w:r>
      <w:r w:rsidR="00B47349">
        <w:t xml:space="preserve"> and how cyclists choose a route </w:t>
      </w:r>
      <w:r w:rsidR="00B47349">
        <w:fldChar w:fldCharType="begin">
          <w:fldData xml:space="preserve">PEVuZE5vdGU+PENpdGU+PEF1dGhvcj5Ccm9hY2g8L0F1dGhvcj48WWVhcj4yMDEyPC9ZZWFyPjxS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</w:fldData>
        </w:fldChar>
      </w:r>
      <w:r w:rsidR="00B47349">
        <w:instrText xml:space="preserve"> ADDIN EN.CITE </w:instrText>
      </w:r>
      <w:r w:rsidR="00B47349">
        <w:fldChar w:fldCharType="begin">
          <w:fldData xml:space="preserve">PEVuZE5vdGU+PENpdGU+PEF1dGhvcj5Ccm9hY2g8L0F1dGhvcj48WWVhcj4yMDEyPC9ZZWFyPjxS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</w:fldData>
        </w:fldChar>
      </w:r>
      <w:r w:rsidR="00B47349">
        <w:instrText xml:space="preserve"> ADDIN EN.CITE.DATA </w:instrText>
      </w:r>
      <w:r w:rsidR="00B47349">
        <w:fldChar w:fldCharType="end"/>
      </w:r>
      <w:r w:rsidR="00B47349">
        <w:fldChar w:fldCharType="separate"/>
      </w:r>
      <w:r w:rsidR="00B47349">
        <w:rPr>
          <w:noProof/>
        </w:rPr>
        <w:t>(Broach</w:t>
      </w:r>
      <w:r w:rsidR="00B47349" w:rsidRPr="00B47349">
        <w:rPr>
          <w:i/>
          <w:noProof/>
        </w:rPr>
        <w:t xml:space="preserve"> et al.</w:t>
      </w:r>
      <w:r w:rsidR="00B47349">
        <w:rPr>
          <w:noProof/>
        </w:rPr>
        <w:t>, 2012; Ehrgott</w:t>
      </w:r>
      <w:r w:rsidR="00B47349" w:rsidRPr="00B47349">
        <w:rPr>
          <w:i/>
          <w:noProof/>
        </w:rPr>
        <w:t xml:space="preserve"> et al.</w:t>
      </w:r>
      <w:r w:rsidR="00B47349">
        <w:rPr>
          <w:noProof/>
        </w:rPr>
        <w:t>, 2012; Bierlaire</w:t>
      </w:r>
      <w:r w:rsidR="00B47349" w:rsidRPr="00B47349">
        <w:rPr>
          <w:i/>
          <w:noProof/>
        </w:rPr>
        <w:t xml:space="preserve"> et al.</w:t>
      </w:r>
      <w:r w:rsidR="00B47349">
        <w:rPr>
          <w:noProof/>
        </w:rPr>
        <w:t>, 2013)</w:t>
      </w:r>
      <w:r w:rsidR="00B47349">
        <w:fldChar w:fldCharType="end"/>
      </w:r>
      <w:r w:rsidR="00B47349">
        <w:t>.</w:t>
      </w:r>
      <w:r>
        <w:t xml:space="preserve"> </w:t>
      </w:r>
      <w:r w:rsidR="00B47349">
        <w:t>Few</w:t>
      </w:r>
      <w:r>
        <w:t xml:space="preserve"> </w:t>
      </w:r>
      <w:r w:rsidR="00352BDC">
        <w:t xml:space="preserve">studies </w:t>
      </w:r>
      <w:r>
        <w:t>try to predict where and how many people will likely to cycle in the future under a range of different scenarios</w:t>
      </w:r>
      <w:r w:rsidR="000C0330">
        <w:t xml:space="preserve"> </w:t>
      </w:r>
      <w:r w:rsidR="000C0330">
        <w:fldChar w:fldCharType="begin"/>
      </w:r>
      <w:r w:rsidR="000C0330">
        <w:instrText xml:space="preserve"> ADDIN EN.CITE &lt;EndNote&gt;&lt;Cite&gt;&lt;Author&gt;Porter&lt;/Author&gt;&lt;Year&gt;1999&lt;/Year&gt;&lt;RecNum&gt;6&lt;/RecNum&gt;&lt;DisplayText&gt;(Porter&lt;style face="italic"&gt; et al.&lt;/style&gt;, 1999)&lt;/DisplayText&gt;&lt;record&gt;&lt;rec-number&gt;6&lt;/rec-number&gt;&lt;foreign-keys&gt;&lt;key app="EN" db-id="ae09es5tupd9faevwzmxawzqvw9ewtstadv2" timestamp="1447066566"&gt;6&lt;/key&gt;&lt;key app="ENWeb" db-id=""&gt;0&lt;/key&gt;&lt;/foreign-keys&gt;&lt;ref-type name="Journal Article"&gt;17&lt;/ref-type&gt;&lt;contributors&gt;&lt;authors&gt;&lt;author&gt;Porter, C&lt;/author&gt;&lt;author&gt;Subrbier, J&lt;/author&gt;&lt;author&gt;Schwartz, W&lt;/author&gt;&lt;/authors&gt;&lt;/contributors&gt;&lt;titles&gt;&lt;title&gt;Forecasting bicycle and predestrian travel: state of the principle and research needs&lt;/title&gt;&lt;secondary-title&gt;Transportation Research Record: Journal of the Transportation Research Board&lt;/secondary-title&gt;&lt;/titles&gt;&lt;periodical&gt;&lt;full-title&gt;Transportation Research Record: Journal of the Transportation Research Board&lt;/full-title&gt;&lt;/periodical&gt;&lt;pages&gt;94-101&lt;/pages&gt;&lt;number&gt;1674&lt;/number&gt;&lt;dates&gt;&lt;year&gt;1999&lt;/year&gt;&lt;/dates&gt;&lt;urls&gt;&lt;/urls&gt;&lt;/record&gt;&lt;/Cite&gt;&lt;/EndNote&gt;</w:instrText>
      </w:r>
      <w:r w:rsidR="000C0330">
        <w:fldChar w:fldCharType="separate"/>
      </w:r>
      <w:r w:rsidR="000C0330">
        <w:rPr>
          <w:noProof/>
        </w:rPr>
        <w:t>(Porter</w:t>
      </w:r>
      <w:r w:rsidR="000C0330" w:rsidRPr="000C0330">
        <w:rPr>
          <w:i/>
          <w:noProof/>
        </w:rPr>
        <w:t xml:space="preserve"> et al.</w:t>
      </w:r>
      <w:r w:rsidR="000C0330">
        <w:rPr>
          <w:noProof/>
        </w:rPr>
        <w:t>, 1999)</w:t>
      </w:r>
      <w:r w:rsidR="000C0330">
        <w:fldChar w:fldCharType="end"/>
      </w:r>
      <w:r>
        <w:t xml:space="preserve">. </w:t>
      </w:r>
    </w:p>
    <w:p w:rsidR="000C0330" w:rsidRDefault="000C0330" w:rsidP="009B6EBC">
      <w:r>
        <w:t>There are some novel approaches in the literature which study where the most affective spending would be on the route network</w:t>
      </w:r>
      <w:r w:rsidR="001060AE">
        <w:t xml:space="preserve"> </w:t>
      </w:r>
      <w:r w:rsidR="001060AE">
        <w:fldChar w:fldCharType="begin"/>
      </w:r>
      <w:r w:rsidR="001060AE">
        <w:instrText xml:space="preserve"> ADDIN EN.CITE &lt;EndNote&gt;&lt;Cite&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rsidR="001060AE">
        <w:fldChar w:fldCharType="separate"/>
      </w:r>
      <w:r w:rsidR="001060AE">
        <w:rPr>
          <w:noProof/>
        </w:rPr>
        <w:t>(Larsen</w:t>
      </w:r>
      <w:r w:rsidR="001060AE" w:rsidRPr="001060AE">
        <w:rPr>
          <w:i/>
          <w:noProof/>
        </w:rPr>
        <w:t xml:space="preserve"> et al.</w:t>
      </w:r>
      <w:r w:rsidR="001060AE">
        <w:rPr>
          <w:noProof/>
        </w:rPr>
        <w:t>, 2013)</w:t>
      </w:r>
      <w:r w:rsidR="001060AE">
        <w:fldChar w:fldCharType="end"/>
      </w:r>
      <w:r>
        <w:t xml:space="preserve">. Simple studies suggest improving roads which already receive high levels of cyclists at certain times of the day. More complex approaches see the current network as </w:t>
      </w:r>
      <w:r w:rsidR="00C12B89">
        <w:t>inferior</w:t>
      </w:r>
      <w:r>
        <w:t xml:space="preserve"> and take a more holistic approach by trying to </w:t>
      </w:r>
      <w:r w:rsidR="00C12B89">
        <w:t>create</w:t>
      </w:r>
      <w:r>
        <w:t xml:space="preserve"> a more joined up system where cyclists can move more freely rath</w:t>
      </w:r>
      <w:r w:rsidR="00C12B89">
        <w:t xml:space="preserve">er than being stuck on the most popular routes which may not facilitate their needs. </w:t>
      </w:r>
      <w:r w:rsidR="00534CED">
        <w:t xml:space="preserve">Amongst the literature there is certainly a very strong opinion that if an area receives more improved cycling infrastructure then the amount of people using the facilities will increase. There is an argument as to what type of infrastructure is required to achieve the best possible outcome, </w:t>
      </w:r>
      <w:r w:rsidR="00910861">
        <w:t xml:space="preserve">many papers insist that off-road infrastructure is the way to go, others believe that painted bike lanes are good enough </w:t>
      </w:r>
      <w:r w:rsidR="00506385">
        <w:fldChar w:fldCharType="begin">
          <w:fldData xml:space="preserve">PEVuZE5vdGU+PENpdGU+PEF1dGhvcj5QYXJraW48L0F1dGhvcj48WWVhcj4yMDA3PC9ZZWFyPjxS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</w:fldData>
        </w:fldChar>
      </w:r>
      <w:r w:rsidR="00506385">
        <w:instrText xml:space="preserve"> ADDIN EN.CITE </w:instrText>
      </w:r>
      <w:r w:rsidR="00506385">
        <w:fldChar w:fldCharType="begin">
          <w:fldData xml:space="preserve">PEVuZE5vdGU+PENpdGU+PEF1dGhvcj5QYXJraW48L0F1dGhvcj48WWVhcj4yMDA3PC9ZZWFyPjxS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</w:fldData>
        </w:fldChar>
      </w:r>
      <w:r w:rsidR="00506385">
        <w:instrText xml:space="preserve"> ADDIN EN.CITE.DATA </w:instrText>
      </w:r>
      <w:r w:rsidR="00506385">
        <w:fldChar w:fldCharType="end"/>
      </w:r>
      <w:r w:rsidR="00506385">
        <w:fldChar w:fldCharType="separate"/>
      </w:r>
      <w:r w:rsidR="00506385">
        <w:rPr>
          <w:noProof/>
        </w:rPr>
        <w:t>(Dill and Carr, 2003; Krizek</w:t>
      </w:r>
      <w:r w:rsidR="00506385" w:rsidRPr="00506385">
        <w:rPr>
          <w:i/>
          <w:noProof/>
        </w:rPr>
        <w:t xml:space="preserve"> et al.</w:t>
      </w:r>
      <w:r w:rsidR="00506385">
        <w:rPr>
          <w:noProof/>
        </w:rPr>
        <w:t xml:space="preserve">, </w:t>
      </w:r>
      <w:r w:rsidR="00506385">
        <w:rPr>
          <w:noProof/>
        </w:rPr>
        <w:lastRenderedPageBreak/>
        <w:t>2007; Parkin</w:t>
      </w:r>
      <w:r w:rsidR="00506385" w:rsidRPr="00506385">
        <w:rPr>
          <w:i/>
          <w:noProof/>
        </w:rPr>
        <w:t xml:space="preserve"> et al.</w:t>
      </w:r>
      <w:r w:rsidR="00506385">
        <w:rPr>
          <w:noProof/>
        </w:rPr>
        <w:t>, 2007)</w:t>
      </w:r>
      <w:r w:rsidR="00506385">
        <w:fldChar w:fldCharType="end"/>
      </w:r>
      <w:r w:rsidR="00506385">
        <w:t xml:space="preserve">. highlighted how infrastructure can change with demography and experience, In research that </w:t>
      </w:r>
      <w:r w:rsidR="00506385">
        <w:fldChar w:fldCharType="begin"/>
      </w:r>
      <w:r w:rsidR="00506385">
        <w:instrText xml:space="preserve"> ADDIN EN.CITE &lt;EndNote&gt;&lt;Cite AuthorYear="1"&gt;&lt;Author&gt;Broach&lt;/Author&gt;&lt;Year&gt;2012&lt;/Year&gt;&lt;RecNum&gt;2&lt;/RecNum&gt;&lt;DisplayText&gt;Broach&lt;style face="italic"&gt; et al.&lt;/style&gt; (2012)&lt;/DisplayText&gt;&lt;record&gt;&lt;rec-number&gt;2&lt;/rec-number&gt;&lt;foreign-keys&gt;&lt;key app="EN" db-id="ae09es5tupd9faevwzmxawzqvw9ewtstadv2" timestamp="1447064560"&gt;2&lt;/key&gt;&lt;key app="ENWeb" db-id=""&gt;0&lt;/key&gt;&lt;/foreign-keys&gt;&lt;ref-type name="Journal Article"&gt;17&lt;/ref-type&gt;&lt;contributors&gt;&lt;authors&gt;&lt;author&gt;Broach, Joseph&lt;/author&gt;&lt;author&gt;Dill, Jennifer&lt;/author&gt;&lt;author&gt;Gliebe, John&lt;/author&gt;&lt;/authors&gt;&lt;/contributors&gt;&lt;titles&gt;&lt;title&gt;Where do cyclists ride? A route choice model developed with revealed preference GPS data&lt;/title&gt;&lt;secondary-title&gt;Transportation Research Part A: Policy and Practice&lt;/secondary-title&gt;&lt;/titles&gt;&lt;periodical&gt;&lt;full-title&gt;Transportation Research Part A: Policy and Practice&lt;/full-title&gt;&lt;/periodical&gt;&lt;pages&gt;1730-1740&lt;/pages&gt;&lt;volume&gt;46&lt;/volume&gt;&lt;number&gt;10&lt;/number&gt;&lt;dates&gt;&lt;year&gt;2012&lt;/year&gt;&lt;/dates&gt;&lt;isbn&gt;09658564&lt;/isbn&gt;&lt;urls&gt;&lt;/urls&gt;&lt;electronic-resource-num&gt;10.1016/j.tra.2012.07.005&lt;/electronic-resource-num&gt;&lt;/record&gt;&lt;/Cite&gt;&lt;/EndNote&gt;</w:instrText>
      </w:r>
      <w:r w:rsidR="00506385">
        <w:fldChar w:fldCharType="separate"/>
      </w:r>
      <w:r w:rsidR="00506385">
        <w:rPr>
          <w:noProof/>
        </w:rPr>
        <w:t>Broach</w:t>
      </w:r>
      <w:r w:rsidR="00506385" w:rsidRPr="00506385">
        <w:rPr>
          <w:i/>
          <w:noProof/>
        </w:rPr>
        <w:t xml:space="preserve"> et al.</w:t>
      </w:r>
      <w:r w:rsidR="00506385">
        <w:rPr>
          <w:noProof/>
        </w:rPr>
        <w:t xml:space="preserve"> (2012)</w:t>
      </w:r>
      <w:r w:rsidR="00506385">
        <w:fldChar w:fldCharType="end"/>
      </w:r>
      <w:r w:rsidR="00506385">
        <w:t xml:space="preserve"> they discovered that demography and experience changes people’s perception of safety, several studies suggest that women and the elderly feel less comfortable than men and younger generations while the more experienced a person is at cycling the less infrastructure to feel safe they require. </w:t>
      </w:r>
    </w:p>
    <w:p w:rsidR="001060AE" w:rsidRDefault="001060AE" w:rsidP="001060AE"/>
    <w:p w:rsidR="001060AE" w:rsidRDefault="001060AE" w:rsidP="001060AE">
      <w:pPr>
        <w:pStyle w:val="Heading2"/>
      </w:pPr>
      <w:r>
        <w:t>Methods</w:t>
      </w:r>
    </w:p>
    <w:p w:rsidR="001060AE" w:rsidRDefault="001060AE" w:rsidP="001060AE">
      <w:pPr>
        <w:pStyle w:val="Heading3"/>
      </w:pPr>
      <w:r>
        <w:t>Screen line data</w:t>
      </w:r>
    </w:p>
    <w:p w:rsidR="000C36E0" w:rsidRDefault="000C36E0" w:rsidP="000C36E0">
      <w:r>
        <w:t xml:space="preserve">Measuring daily flows of traffic is usually carried out using the screenline method </w:t>
      </w:r>
      <w:r>
        <w:fldChar w:fldCharType="begin"/>
      </w:r>
      <w:r>
        <w:instrText xml:space="preserve"> ADDIN EN.CITE &lt;EndNote&gt;&lt;Cite&gt;&lt;Author&gt;Nicolaisen&lt;/Author&gt;&lt;Year&gt;2014&lt;/Year&gt;&lt;RecNum&gt;15&lt;/RecNum&gt;&lt;DisplayText&gt;(Nicolaisen and Driscoll, 2014)&lt;/DisplayText&gt;&lt;record&gt;&lt;rec-number&gt;15&lt;/rec-number&gt;&lt;foreign-keys&gt;&lt;key app="EN" db-id="ae09es5tupd9faevwzmxawzqvw9ewtstadv2" timestamp="1447082085"&gt;15&lt;/key&gt;&lt;key app="ENWeb" db-id=""&gt;0&lt;/key&gt;&lt;/foreign-keys&gt;&lt;ref-type name="Journal Article"&gt;17&lt;/ref-type&gt;&lt;contributors&gt;&lt;authors&gt;&lt;author&gt;Nicolaisen, Morten Skou&lt;/author&gt;&lt;author&gt;Driscoll, Patrick Arthur&lt;/author&gt;&lt;/authors&gt;&lt;/contributors&gt;&lt;titles&gt;&lt;title&gt;Ex-PostEvaluations of Demand Forecast Accuracy: A Literature Review&lt;/title&gt;&lt;secondary-title&gt;Transport Reviews&lt;/secondary-title&gt;&lt;/titles&gt;&lt;periodical&gt;&lt;full-title&gt;Transport Reviews&lt;/full-title&gt;&lt;/periodical&gt;&lt;pages&gt;540-557&lt;/pages&gt;&lt;volume&gt;34&lt;/volume&gt;&lt;number&gt;4&lt;/number&gt;&lt;dates&gt;&lt;year&gt;2014&lt;/year&gt;&lt;/dates&gt;&lt;isbn&gt;0144-1647&amp;#xD;1464-5327&lt;/isbn&gt;&lt;urls&gt;&lt;/urls&gt;&lt;electronic-resource-num&gt;10.1080/01441647.2014.926428&lt;/electronic-resource-num&gt;&lt;/record&gt;&lt;/Cite&gt;&lt;/EndNote&gt;</w:instrText>
      </w:r>
      <w:r>
        <w:fldChar w:fldCharType="separate"/>
      </w:r>
      <w:r>
        <w:rPr>
          <w:noProof/>
        </w:rPr>
        <w:t>(Nicolaisen and Driscoll, 2014)</w:t>
      </w:r>
      <w:r>
        <w:fldChar w:fldCharType="end"/>
      </w:r>
      <w:r>
        <w:t xml:space="preserve">. </w:t>
      </w:r>
      <w:r w:rsidR="004066F1">
        <w:t xml:space="preserve">Screenline counts are usually carried out manually via pen and paper records, therefore opening them up to human error when recording data. Recently there has been an advance in computing that allows the recognition of shapes; this technology is now being used to record the number of cyclists passing a point. The added advantage of this automation is that data can be collected for every hour of everyday, whereas previously manual data collection could only be carried for as long as the user was willing to pay to record data. Therefore collecting data manually would lead to a sub-optimal dataset. </w:t>
      </w:r>
    </w:p>
    <w:p w:rsidR="004066F1" w:rsidRPr="000C36E0" w:rsidRDefault="004066F1" w:rsidP="000C36E0">
      <w:r>
        <w:t xml:space="preserve">In this paper the screenline data was collected over the period of </w:t>
      </w:r>
      <w:bookmarkStart w:id="0" w:name="_GoBack"/>
      <w:bookmarkEnd w:id="0"/>
    </w:p>
    <w:p w:rsidR="007D7951" w:rsidRDefault="007D7951" w:rsidP="001060AE">
      <w:pPr>
        <w:rPr>
          <w:noProof/>
          <w:lang w:eastAsia="en-GB"/>
        </w:rPr>
      </w:pPr>
    </w:p>
    <w:p w:rsidR="007D7951" w:rsidRDefault="007D7951" w:rsidP="007D7951">
      <w:pPr>
        <w:keepNext/>
      </w:pPr>
      <w:r>
        <w:rPr>
          <w:noProof/>
          <w:lang w:eastAsia="en-GB"/>
        </w:rPr>
        <w:lastRenderedPageBreak/>
        <w:drawing>
          <wp:inline distT="0" distB="0" distL="0" distR="0" wp14:anchorId="47214E90" wp14:editId="63CFD4A2">
            <wp:extent cx="5438775" cy="3743325"/>
            <wp:effectExtent l="38100" t="38100" r="47625" b="476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line.tif"/>
                    <pic:cNvPicPr/>
                  </pic:nvPicPr>
                  <pic:blipFill rotWithShape="1">
                    <a:blip r:embed="rId6" cstate="print">
                      <a:extLst>
                        <a:ext uri="{28A0092B-C50C-407E-A947-70E740481C1C}">
                          <a14:useLocalDpi xmlns:a14="http://schemas.microsoft.com/office/drawing/2010/main" val="0"/>
                        </a:ext>
                      </a:extLst>
                    </a:blip>
                    <a:srcRect l="2824" t="3994" r="2325" b="3693"/>
                    <a:stretch/>
                  </pic:blipFill>
                  <pic:spPr bwMode="auto">
                    <a:xfrm>
                      <a:off x="0" y="0"/>
                      <a:ext cx="5436366" cy="3741667"/>
                    </a:xfrm>
                    <a:prstGeom prst="rect">
                      <a:avLst/>
                    </a:prstGeom>
                    <a:ln w="28575">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1060AE" w:rsidRDefault="007D7951" w:rsidP="007D7951">
      <w:r>
        <w:t xml:space="preserve">Figure </w:t>
      </w:r>
      <w:fldSimple w:instr=" SEQ Figure \* ARABIC ">
        <w:r>
          <w:rPr>
            <w:noProof/>
          </w:rPr>
          <w:t>1</w:t>
        </w:r>
      </w:fldSimple>
      <w:r>
        <w:t xml:space="preserve"> Screen lines for Leeds - each line is placed over a commuter corridor in order to capture the total flow of cyclists moving in or out of the city centre</w:t>
      </w:r>
    </w:p>
    <w:p w:rsidR="001060AE" w:rsidRDefault="001060AE" w:rsidP="001060AE">
      <w:pPr>
        <w:pStyle w:val="Heading3"/>
      </w:pPr>
      <w:r>
        <w:t>CCTV data</w:t>
      </w:r>
    </w:p>
    <w:p w:rsidR="007D7951" w:rsidRDefault="007D7951" w:rsidP="007D7951">
      <w:pPr>
        <w:rPr>
          <w:noProof/>
          <w:lang w:eastAsia="en-GB"/>
        </w:rPr>
      </w:pPr>
    </w:p>
    <w:p w:rsidR="007D7951" w:rsidRPr="007D7951" w:rsidRDefault="007D7951" w:rsidP="007D7951">
      <w:r>
        <w:rPr>
          <w:noProof/>
          <w:lang w:eastAsia="en-GB"/>
        </w:rPr>
        <w:lastRenderedPageBreak/>
        <w:drawing>
          <wp:inline distT="0" distB="0" distL="0" distR="0">
            <wp:extent cx="5600700" cy="3924300"/>
            <wp:effectExtent l="38100" t="38100" r="38100" b="381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eras.tif"/>
                    <pic:cNvPicPr/>
                  </pic:nvPicPr>
                  <pic:blipFill rotWithShape="1">
                    <a:blip r:embed="rId7" cstate="print">
                      <a:extLst>
                        <a:ext uri="{28A0092B-C50C-407E-A947-70E740481C1C}">
                          <a14:useLocalDpi xmlns:a14="http://schemas.microsoft.com/office/drawing/2010/main" val="0"/>
                        </a:ext>
                      </a:extLst>
                    </a:blip>
                    <a:srcRect l="997" t="1644" r="1329" b="1578"/>
                    <a:stretch/>
                  </pic:blipFill>
                  <pic:spPr bwMode="auto">
                    <a:xfrm>
                      <a:off x="0" y="0"/>
                      <a:ext cx="5598219" cy="3922562"/>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1060AE" w:rsidRDefault="001060AE" w:rsidP="001060AE"/>
    <w:p w:rsidR="001060AE" w:rsidRDefault="001060AE" w:rsidP="001060AE">
      <w:pPr>
        <w:pStyle w:val="Heading3"/>
      </w:pPr>
      <w:r>
        <w:t>Accident data</w:t>
      </w:r>
    </w:p>
    <w:p w:rsidR="001060AE" w:rsidRDefault="001060AE" w:rsidP="001060AE"/>
    <w:p w:rsidR="001060AE" w:rsidRPr="001060AE" w:rsidRDefault="001060AE" w:rsidP="001060AE">
      <w:pPr>
        <w:pStyle w:val="Heading3"/>
      </w:pPr>
      <w:r>
        <w:t>GPS data</w:t>
      </w:r>
    </w:p>
    <w:p w:rsidR="002A3D9C" w:rsidRDefault="002A3D9C" w:rsidP="009B6EBC">
      <w:pPr>
        <w:pStyle w:val="ListParagraph"/>
        <w:numPr>
          <w:ilvl w:val="0"/>
          <w:numId w:val="15"/>
        </w:numPr>
      </w:pPr>
      <w:r>
        <w:t>Screen line data</w:t>
      </w:r>
    </w:p>
    <w:p w:rsidR="002A3D9C" w:rsidRDefault="002A3D9C" w:rsidP="009B6EBC">
      <w:pPr>
        <w:pStyle w:val="ListParagraph"/>
        <w:numPr>
          <w:ilvl w:val="0"/>
          <w:numId w:val="15"/>
        </w:numPr>
      </w:pPr>
      <w:r>
        <w:t>Camera data</w:t>
      </w:r>
    </w:p>
    <w:p w:rsidR="002A3D9C" w:rsidRDefault="002A3D9C" w:rsidP="009B6EBC">
      <w:pPr>
        <w:pStyle w:val="ListParagraph"/>
        <w:numPr>
          <w:ilvl w:val="0"/>
          <w:numId w:val="15"/>
        </w:numPr>
      </w:pPr>
      <w:r>
        <w:t>Accident data</w:t>
      </w:r>
    </w:p>
    <w:p w:rsidR="002A3D9C" w:rsidRDefault="002A3D9C" w:rsidP="009B6EBC">
      <w:pPr>
        <w:pStyle w:val="ListParagraph"/>
        <w:numPr>
          <w:ilvl w:val="0"/>
          <w:numId w:val="15"/>
        </w:numPr>
      </w:pPr>
      <w:r>
        <w:t>GPS data</w:t>
      </w:r>
    </w:p>
    <w:p w:rsidR="002A3D9C" w:rsidRPr="006D7587" w:rsidRDefault="002A3D9C" w:rsidP="009B6EBC">
      <w:pPr>
        <w:pStyle w:val="ListParagraph"/>
        <w:numPr>
          <w:ilvl w:val="0"/>
          <w:numId w:val="15"/>
        </w:numPr>
      </w:pPr>
    </w:p>
    <w:p w:rsidR="00B47349" w:rsidRDefault="00B47349" w:rsidP="009B6EBC"/>
    <w:p w:rsidR="00B47349" w:rsidRDefault="00352BDC" w:rsidP="00352BDC">
      <w:pPr>
        <w:pStyle w:val="Heading2"/>
      </w:pPr>
      <w:r>
        <w:t>References</w:t>
      </w:r>
    </w:p>
    <w:p w:rsidR="000C36E0" w:rsidRPr="000C36E0" w:rsidRDefault="00B47349" w:rsidP="000C36E0">
      <w:pPr>
        <w:pStyle w:val="EndNoteBibliography"/>
        <w:ind w:left="720" w:hanging="720"/>
      </w:pPr>
      <w:r>
        <w:fldChar w:fldCharType="begin"/>
      </w:r>
      <w:r>
        <w:instrText xml:space="preserve"> ADDIN EN.REFLIST </w:instrText>
      </w:r>
      <w:r>
        <w:fldChar w:fldCharType="separate"/>
      </w:r>
      <w:r w:rsidR="000C36E0" w:rsidRPr="000C36E0">
        <w:t xml:space="preserve">Anderson, M. P. &amp; Woessner, W. W. 1992. The role of the postaudit in model validaiton. </w:t>
      </w:r>
      <w:r w:rsidR="000C36E0" w:rsidRPr="000C36E0">
        <w:rPr>
          <w:i/>
        </w:rPr>
        <w:t>Advances in Water Resources,</w:t>
      </w:r>
      <w:r w:rsidR="000C36E0" w:rsidRPr="000C36E0">
        <w:t xml:space="preserve"> 15</w:t>
      </w:r>
      <w:r w:rsidR="000C36E0" w:rsidRPr="000C36E0">
        <w:rPr>
          <w:b/>
        </w:rPr>
        <w:t>,</w:t>
      </w:r>
      <w:r w:rsidR="000C36E0" w:rsidRPr="000C36E0">
        <w:t xml:space="preserve"> 16-173.</w:t>
      </w:r>
    </w:p>
    <w:p w:rsidR="000C36E0" w:rsidRPr="000C36E0" w:rsidRDefault="000C36E0" w:rsidP="000C36E0">
      <w:pPr>
        <w:pStyle w:val="EndNoteBibliography"/>
        <w:ind w:left="720" w:hanging="720"/>
      </w:pPr>
      <w:r w:rsidRPr="000C36E0">
        <w:t xml:space="preserve">Bierlaire, M., Chen, J. &amp; Newman, J. 2013. A probabilistic map matching method for smartphone GPS data. </w:t>
      </w:r>
      <w:r w:rsidRPr="000C36E0">
        <w:rPr>
          <w:i/>
        </w:rPr>
        <w:t>Transportation Research Part C: Emerging Technologies,</w:t>
      </w:r>
      <w:r w:rsidRPr="000C36E0">
        <w:t xml:space="preserve"> 26</w:t>
      </w:r>
      <w:r w:rsidRPr="000C36E0">
        <w:rPr>
          <w:b/>
        </w:rPr>
        <w:t>,</w:t>
      </w:r>
      <w:r w:rsidRPr="000C36E0">
        <w:t xml:space="preserve"> 78-98.</w:t>
      </w:r>
    </w:p>
    <w:p w:rsidR="000C36E0" w:rsidRPr="000C36E0" w:rsidRDefault="000C36E0" w:rsidP="000C36E0">
      <w:pPr>
        <w:pStyle w:val="EndNoteBibliography"/>
        <w:ind w:left="720" w:hanging="720"/>
      </w:pPr>
      <w:r w:rsidRPr="000C36E0">
        <w:t xml:space="preserve">Broach, J., Dill, J. &amp; Gliebe, J. 2012. Where do cyclists ride? A route choice model developed with revealed preference GPS data. </w:t>
      </w:r>
      <w:r w:rsidRPr="000C36E0">
        <w:rPr>
          <w:i/>
        </w:rPr>
        <w:t>Transportation Research Part A: Policy and Practice,</w:t>
      </w:r>
      <w:r w:rsidRPr="000C36E0">
        <w:t xml:space="preserve"> 46</w:t>
      </w:r>
      <w:r w:rsidRPr="000C36E0">
        <w:rPr>
          <w:b/>
        </w:rPr>
        <w:t>,</w:t>
      </w:r>
      <w:r w:rsidRPr="000C36E0">
        <w:t xml:space="preserve"> 1730-1740.</w:t>
      </w:r>
    </w:p>
    <w:p w:rsidR="000C36E0" w:rsidRPr="000C36E0" w:rsidRDefault="000C36E0" w:rsidP="000C36E0">
      <w:pPr>
        <w:pStyle w:val="EndNoteBibliography"/>
        <w:ind w:left="720" w:hanging="720"/>
      </w:pPr>
      <w:r w:rsidRPr="000C36E0">
        <w:lastRenderedPageBreak/>
        <w:t xml:space="preserve">Dill, J. &amp; Carr, T. 2003. Bicycle Communting and Facilities in Major U.S. Cities. </w:t>
      </w:r>
      <w:r w:rsidRPr="000C36E0">
        <w:rPr>
          <w:i/>
        </w:rPr>
        <w:t>Transportation Research Record,</w:t>
      </w:r>
      <w:r w:rsidRPr="000C36E0">
        <w:t xml:space="preserve"> 1828</w:t>
      </w:r>
      <w:r w:rsidRPr="000C36E0">
        <w:rPr>
          <w:b/>
        </w:rPr>
        <w:t>,</w:t>
      </w:r>
      <w:r w:rsidRPr="000C36E0">
        <w:t xml:space="preserve"> 116-123.</w:t>
      </w:r>
    </w:p>
    <w:p w:rsidR="000C36E0" w:rsidRPr="000C36E0" w:rsidRDefault="000C36E0" w:rsidP="000C36E0">
      <w:pPr>
        <w:pStyle w:val="EndNoteBibliography"/>
        <w:ind w:left="720" w:hanging="720"/>
      </w:pPr>
      <w:r w:rsidRPr="000C36E0">
        <w:t xml:space="preserve">Ehrgott, M., Wang, J. Y. T., Raith, A. &amp; van Houtte, C. 2012. A bi-objective cyclist route choice model. </w:t>
      </w:r>
      <w:r w:rsidRPr="000C36E0">
        <w:rPr>
          <w:i/>
        </w:rPr>
        <w:t>Transportation Research Part A: Policy and Practice,</w:t>
      </w:r>
      <w:r w:rsidRPr="000C36E0">
        <w:t xml:space="preserve"> 46</w:t>
      </w:r>
      <w:r w:rsidRPr="000C36E0">
        <w:rPr>
          <w:b/>
        </w:rPr>
        <w:t>,</w:t>
      </w:r>
      <w:r w:rsidRPr="000C36E0">
        <w:t xml:space="preserve"> 652-663.</w:t>
      </w:r>
    </w:p>
    <w:p w:rsidR="000C36E0" w:rsidRPr="000C36E0" w:rsidRDefault="000C36E0" w:rsidP="000C36E0">
      <w:pPr>
        <w:pStyle w:val="EndNoteBibliography"/>
        <w:ind w:left="720" w:hanging="720"/>
      </w:pPr>
      <w:r w:rsidRPr="000C36E0">
        <w:t xml:space="preserve">Hollingworth, M. A., Harper, A. J. L. &amp; Hamer, M. 2015. Risk factors for cycling accident related injury: The UK Cycling for Health Survey. </w:t>
      </w:r>
      <w:r w:rsidRPr="000C36E0">
        <w:rPr>
          <w:i/>
        </w:rPr>
        <w:t>Journal of Transport &amp; Health,</w:t>
      </w:r>
      <w:r w:rsidRPr="000C36E0">
        <w:t xml:space="preserve"> 2</w:t>
      </w:r>
      <w:r w:rsidRPr="000C36E0">
        <w:rPr>
          <w:b/>
        </w:rPr>
        <w:t>,</w:t>
      </w:r>
      <w:r w:rsidRPr="000C36E0">
        <w:t xml:space="preserve"> 189-194.</w:t>
      </w:r>
    </w:p>
    <w:p w:rsidR="000C36E0" w:rsidRPr="000C36E0" w:rsidRDefault="000C36E0" w:rsidP="000C36E0">
      <w:pPr>
        <w:pStyle w:val="EndNoteBibliography"/>
        <w:ind w:left="720" w:hanging="720"/>
      </w:pPr>
      <w:r w:rsidRPr="000C36E0">
        <w:t xml:space="preserve">Krizek, K. J., El-Geneidy, A. &amp; Thompson, K. 2007. A detailed analysis of how an urban trail system affects cyclists' travel. </w:t>
      </w:r>
      <w:r w:rsidRPr="000C36E0">
        <w:rPr>
          <w:i/>
        </w:rPr>
        <w:t>Transportation,</w:t>
      </w:r>
      <w:r w:rsidRPr="000C36E0">
        <w:t xml:space="preserve"> 34</w:t>
      </w:r>
      <w:r w:rsidRPr="000C36E0">
        <w:rPr>
          <w:b/>
        </w:rPr>
        <w:t>,</w:t>
      </w:r>
      <w:r w:rsidRPr="000C36E0">
        <w:t xml:space="preserve"> 611-624.</w:t>
      </w:r>
    </w:p>
    <w:p w:rsidR="000C36E0" w:rsidRPr="000C36E0" w:rsidRDefault="000C36E0" w:rsidP="000C36E0">
      <w:pPr>
        <w:pStyle w:val="EndNoteBibliography"/>
        <w:ind w:left="720" w:hanging="720"/>
      </w:pPr>
      <w:r w:rsidRPr="000C36E0">
        <w:t xml:space="preserve">Larsen, J., Patterson, Z. &amp; El-Geneidy, A. 2013. Build It. But Where? The Use of Geographic Information Systems in Identifying Locations for New Cycling Infrastructure. </w:t>
      </w:r>
      <w:r w:rsidRPr="000C36E0">
        <w:rPr>
          <w:i/>
        </w:rPr>
        <w:t>International Journal of Sustainable Transportation,</w:t>
      </w:r>
      <w:r w:rsidRPr="000C36E0">
        <w:t xml:space="preserve"> 7</w:t>
      </w:r>
      <w:r w:rsidRPr="000C36E0">
        <w:rPr>
          <w:b/>
        </w:rPr>
        <w:t>,</w:t>
      </w:r>
      <w:r w:rsidRPr="000C36E0">
        <w:t xml:space="preserve"> 299-317.</w:t>
      </w:r>
    </w:p>
    <w:p w:rsidR="000C36E0" w:rsidRPr="000C36E0" w:rsidRDefault="000C36E0" w:rsidP="000C36E0">
      <w:pPr>
        <w:pStyle w:val="EndNoteBibliography"/>
        <w:ind w:left="720" w:hanging="720"/>
      </w:pPr>
      <w:r w:rsidRPr="000C36E0">
        <w:t xml:space="preserve">Nicolaisen, M. S. &amp; Driscoll, P. A. 2014. Ex-PostEvaluations of Demand Forecast Accuracy: A Literature Review. </w:t>
      </w:r>
      <w:r w:rsidRPr="000C36E0">
        <w:rPr>
          <w:i/>
        </w:rPr>
        <w:t>Transport Reviews,</w:t>
      </w:r>
      <w:r w:rsidRPr="000C36E0">
        <w:t xml:space="preserve"> 34</w:t>
      </w:r>
      <w:r w:rsidRPr="000C36E0">
        <w:rPr>
          <w:b/>
        </w:rPr>
        <w:t>,</w:t>
      </w:r>
      <w:r w:rsidRPr="000C36E0">
        <w:t xml:space="preserve"> 540-557.</w:t>
      </w:r>
    </w:p>
    <w:p w:rsidR="000C36E0" w:rsidRPr="000C36E0" w:rsidRDefault="000C36E0" w:rsidP="000C36E0">
      <w:pPr>
        <w:pStyle w:val="EndNoteBibliography"/>
        <w:ind w:left="720" w:hanging="720"/>
      </w:pPr>
      <w:r w:rsidRPr="000C36E0">
        <w:t xml:space="preserve">Parkin, J., Wardman, M. &amp; Page, M. 2007. Models of perceived cycling risk and route acceptability. </w:t>
      </w:r>
      <w:r w:rsidRPr="000C36E0">
        <w:rPr>
          <w:i/>
        </w:rPr>
        <w:t>Accid Anal Prev,</w:t>
      </w:r>
      <w:r w:rsidRPr="000C36E0">
        <w:t xml:space="preserve"> 39</w:t>
      </w:r>
      <w:r w:rsidRPr="000C36E0">
        <w:rPr>
          <w:b/>
        </w:rPr>
        <w:t>,</w:t>
      </w:r>
      <w:r w:rsidRPr="000C36E0">
        <w:t xml:space="preserve"> 364-71.</w:t>
      </w:r>
    </w:p>
    <w:p w:rsidR="000C36E0" w:rsidRPr="000C36E0" w:rsidRDefault="000C36E0" w:rsidP="000C36E0">
      <w:pPr>
        <w:pStyle w:val="EndNoteBibliography"/>
        <w:ind w:left="720" w:hanging="720"/>
      </w:pPr>
      <w:r w:rsidRPr="000C36E0">
        <w:t xml:space="preserve">Porter, C., Subrbier, J. &amp; Schwartz, W. 1999. Forecasting bicycle and predestrian travel: state of the principle and research needs. </w:t>
      </w:r>
      <w:r w:rsidRPr="000C36E0">
        <w:rPr>
          <w:i/>
        </w:rPr>
        <w:t>Transportation Research Record: Journal of the Transportation Research Board</w:t>
      </w:r>
      <w:r w:rsidRPr="000C36E0">
        <w:rPr>
          <w:b/>
        </w:rPr>
        <w:t>,</w:t>
      </w:r>
      <w:r w:rsidRPr="000C36E0">
        <w:t xml:space="preserve"> 94-101.</w:t>
      </w:r>
    </w:p>
    <w:p w:rsidR="00E31976" w:rsidRDefault="00B47349" w:rsidP="009B6EBC">
      <w:r>
        <w:fldChar w:fldCharType="end"/>
      </w:r>
    </w:p>
    <w:p w:rsidR="000C575C" w:rsidRPr="00E31976" w:rsidRDefault="000C575C" w:rsidP="009B6EBC">
      <w:r>
        <w:t xml:space="preserve">Keep M., 2013. </w:t>
      </w:r>
      <w:proofErr w:type="gramStart"/>
      <w:r>
        <w:t>House of Commons.</w:t>
      </w:r>
      <w:proofErr w:type="gramEnd"/>
      <w:r>
        <w:t xml:space="preserve"> Road Cycling: Statistics. </w:t>
      </w:r>
      <w:r>
        <w:rPr>
          <w:rFonts w:ascii="Cambria Math" w:hAnsi="Cambria Math" w:cs="Cambria Math"/>
        </w:rPr>
        <w:t>〈</w:t>
      </w:r>
      <w:r>
        <w:t>http://www.parliament.uk/briefing-papers/SN06224</w:t>
      </w:r>
      <w:r>
        <w:rPr>
          <w:rFonts w:ascii="Cambria Math" w:hAnsi="Cambria Math" w:cs="Cambria Math"/>
        </w:rPr>
        <w:t>〉</w:t>
      </w:r>
      <w:r>
        <w:t xml:space="preserve"> (accessed </w:t>
      </w:r>
      <w:r>
        <w:t>9.11.2015</w:t>
      </w:r>
      <w:r>
        <w:t>)</w:t>
      </w:r>
    </w:p>
    <w:sectPr w:rsidR="000C575C" w:rsidRPr="00E31976" w:rsidSect="00C430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2345ED7"/>
    <w:multiLevelType w:val="hybridMultilevel"/>
    <w:tmpl w:val="58E85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A3594E"/>
    <w:multiLevelType w:val="hybridMultilevel"/>
    <w:tmpl w:val="ADB45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9843676"/>
    <w:multiLevelType w:val="hybridMultilevel"/>
    <w:tmpl w:val="654C7A86"/>
    <w:lvl w:ilvl="0" w:tplc="08090005">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nsid w:val="6E917779"/>
    <w:multiLevelType w:val="hybridMultilevel"/>
    <w:tmpl w:val="83F02CEE"/>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7EE208DD"/>
    <w:multiLevelType w:val="hybridMultilevel"/>
    <w:tmpl w:val="6540CF2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1"/>
  </w:num>
  <w:num w:numId="12">
    <w:abstractNumId w:val="10"/>
  </w:num>
  <w:num w:numId="13">
    <w:abstractNumId w:val="12"/>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SE THIS O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09es5tupd9faevwzmxawzqvw9ewtstadv2&quot;&gt;My EndNote Library&lt;record-ids&gt;&lt;item&gt;2&lt;/item&gt;&lt;item&gt;3&lt;/item&gt;&lt;item&gt;5&lt;/item&gt;&lt;item&gt;6&lt;/item&gt;&lt;item&gt;7&lt;/item&gt;&lt;item&gt;8&lt;/item&gt;&lt;item&gt;9&lt;/item&gt;&lt;item&gt;11&lt;/item&gt;&lt;item&gt;12&lt;/item&gt;&lt;item&gt;13&lt;/item&gt;&lt;item&gt;15&lt;/item&gt;&lt;/record-ids&gt;&lt;/item&gt;&lt;/Libraries&gt;"/>
  </w:docVars>
  <w:rsids>
    <w:rsidRoot w:val="00E31976"/>
    <w:rsid w:val="000A395C"/>
    <w:rsid w:val="000C0330"/>
    <w:rsid w:val="000C36E0"/>
    <w:rsid w:val="000C575C"/>
    <w:rsid w:val="001060AE"/>
    <w:rsid w:val="00116809"/>
    <w:rsid w:val="00181520"/>
    <w:rsid w:val="001C2F45"/>
    <w:rsid w:val="00273123"/>
    <w:rsid w:val="002A237B"/>
    <w:rsid w:val="002A3D9C"/>
    <w:rsid w:val="00330467"/>
    <w:rsid w:val="003400F1"/>
    <w:rsid w:val="00352BDC"/>
    <w:rsid w:val="00392234"/>
    <w:rsid w:val="004066F1"/>
    <w:rsid w:val="00416AA0"/>
    <w:rsid w:val="00506385"/>
    <w:rsid w:val="00534CED"/>
    <w:rsid w:val="0056264E"/>
    <w:rsid w:val="00587CA2"/>
    <w:rsid w:val="00596FFE"/>
    <w:rsid w:val="005B0D14"/>
    <w:rsid w:val="005C161B"/>
    <w:rsid w:val="005D6E19"/>
    <w:rsid w:val="006422C8"/>
    <w:rsid w:val="006D7587"/>
    <w:rsid w:val="006F163E"/>
    <w:rsid w:val="00727804"/>
    <w:rsid w:val="00751D22"/>
    <w:rsid w:val="00775A5D"/>
    <w:rsid w:val="007D7951"/>
    <w:rsid w:val="00873D7B"/>
    <w:rsid w:val="00880119"/>
    <w:rsid w:val="00890E90"/>
    <w:rsid w:val="008A7617"/>
    <w:rsid w:val="0091059B"/>
    <w:rsid w:val="00910861"/>
    <w:rsid w:val="00930117"/>
    <w:rsid w:val="009B6EBC"/>
    <w:rsid w:val="00A22925"/>
    <w:rsid w:val="00A36CF5"/>
    <w:rsid w:val="00A931DC"/>
    <w:rsid w:val="00AD1B4C"/>
    <w:rsid w:val="00AD3173"/>
    <w:rsid w:val="00B23E4E"/>
    <w:rsid w:val="00B3772F"/>
    <w:rsid w:val="00B47349"/>
    <w:rsid w:val="00B73992"/>
    <w:rsid w:val="00B7564E"/>
    <w:rsid w:val="00BB414D"/>
    <w:rsid w:val="00BF7C01"/>
    <w:rsid w:val="00C12B89"/>
    <w:rsid w:val="00C43089"/>
    <w:rsid w:val="00C4554B"/>
    <w:rsid w:val="00CA19CD"/>
    <w:rsid w:val="00D00D33"/>
    <w:rsid w:val="00D068B5"/>
    <w:rsid w:val="00DE61AF"/>
    <w:rsid w:val="00E057DF"/>
    <w:rsid w:val="00E209F2"/>
    <w:rsid w:val="00E31976"/>
    <w:rsid w:val="00EB66B1"/>
    <w:rsid w:val="00F16E94"/>
    <w:rsid w:val="00F367F1"/>
    <w:rsid w:val="00F419B2"/>
    <w:rsid w:val="00FF1F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EBC"/>
    <w:pPr>
      <w:spacing w:before="120" w:after="0"/>
      <w:jc w:val="both"/>
    </w:pPr>
  </w:style>
  <w:style w:type="paragraph" w:styleId="Heading1">
    <w:name w:val="heading 1"/>
    <w:basedOn w:val="Normal"/>
    <w:next w:val="Normal"/>
    <w:link w:val="Heading1Char"/>
    <w:autoRedefine/>
    <w:uiPriority w:val="9"/>
    <w:qFormat/>
    <w:rsid w:val="005D6E19"/>
    <w:pPr>
      <w:keepNext/>
      <w:keepLines/>
      <w:jc w:val="left"/>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5D6E19"/>
    <w:rPr>
      <w:rFonts w:eastAsiaTheme="majorEastAsia"/>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ListParagraph">
    <w:name w:val="List Paragraph"/>
    <w:basedOn w:val="Normal"/>
    <w:uiPriority w:val="34"/>
    <w:qFormat/>
    <w:rsid w:val="00E31976"/>
    <w:pPr>
      <w:ind w:left="720"/>
      <w:contextualSpacing/>
    </w:pPr>
  </w:style>
  <w:style w:type="paragraph" w:customStyle="1" w:styleId="EndNoteBibliographyTitle">
    <w:name w:val="EndNote Bibliography Title"/>
    <w:basedOn w:val="Normal"/>
    <w:link w:val="EndNoteBibliographyTitleChar"/>
    <w:rsid w:val="00B47349"/>
    <w:pPr>
      <w:jc w:val="center"/>
    </w:pPr>
    <w:rPr>
      <w:noProof/>
      <w:lang w:val="en-US"/>
    </w:rPr>
  </w:style>
  <w:style w:type="character" w:customStyle="1" w:styleId="EndNoteBibliographyTitleChar">
    <w:name w:val="EndNote Bibliography Title Char"/>
    <w:basedOn w:val="DefaultParagraphFont"/>
    <w:link w:val="EndNoteBibliographyTitle"/>
    <w:rsid w:val="00B47349"/>
    <w:rPr>
      <w:noProof/>
      <w:lang w:val="en-US"/>
    </w:rPr>
  </w:style>
  <w:style w:type="paragraph" w:customStyle="1" w:styleId="EndNoteBibliography">
    <w:name w:val="EndNote Bibliography"/>
    <w:basedOn w:val="Normal"/>
    <w:link w:val="EndNoteBibliographyChar"/>
    <w:rsid w:val="00B47349"/>
    <w:pPr>
      <w:spacing w:line="240" w:lineRule="auto"/>
    </w:pPr>
    <w:rPr>
      <w:noProof/>
      <w:lang w:val="en-US"/>
    </w:rPr>
  </w:style>
  <w:style w:type="character" w:customStyle="1" w:styleId="EndNoteBibliographyChar">
    <w:name w:val="EndNote Bibliography Char"/>
    <w:basedOn w:val="DefaultParagraphFont"/>
    <w:link w:val="EndNoteBibliography"/>
    <w:rsid w:val="00B47349"/>
    <w:rPr>
      <w:noProof/>
      <w:lang w:val="en-US"/>
    </w:rPr>
  </w:style>
  <w:style w:type="paragraph" w:styleId="BalloonText">
    <w:name w:val="Balloon Text"/>
    <w:basedOn w:val="Normal"/>
    <w:link w:val="BalloonTextChar"/>
    <w:uiPriority w:val="99"/>
    <w:semiHidden/>
    <w:unhideWhenUsed/>
    <w:rsid w:val="007D7951"/>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795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EBC"/>
    <w:pPr>
      <w:spacing w:before="120" w:after="0"/>
      <w:jc w:val="both"/>
    </w:pPr>
  </w:style>
  <w:style w:type="paragraph" w:styleId="Heading1">
    <w:name w:val="heading 1"/>
    <w:basedOn w:val="Normal"/>
    <w:next w:val="Normal"/>
    <w:link w:val="Heading1Char"/>
    <w:autoRedefine/>
    <w:uiPriority w:val="9"/>
    <w:qFormat/>
    <w:rsid w:val="005D6E19"/>
    <w:pPr>
      <w:keepNext/>
      <w:keepLines/>
      <w:jc w:val="left"/>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5D6E19"/>
    <w:rPr>
      <w:rFonts w:eastAsiaTheme="majorEastAsia"/>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ListParagraph">
    <w:name w:val="List Paragraph"/>
    <w:basedOn w:val="Normal"/>
    <w:uiPriority w:val="34"/>
    <w:qFormat/>
    <w:rsid w:val="00E31976"/>
    <w:pPr>
      <w:ind w:left="720"/>
      <w:contextualSpacing/>
    </w:pPr>
  </w:style>
  <w:style w:type="paragraph" w:customStyle="1" w:styleId="EndNoteBibliographyTitle">
    <w:name w:val="EndNote Bibliography Title"/>
    <w:basedOn w:val="Normal"/>
    <w:link w:val="EndNoteBibliographyTitleChar"/>
    <w:rsid w:val="00B47349"/>
    <w:pPr>
      <w:jc w:val="center"/>
    </w:pPr>
    <w:rPr>
      <w:noProof/>
      <w:lang w:val="en-US"/>
    </w:rPr>
  </w:style>
  <w:style w:type="character" w:customStyle="1" w:styleId="EndNoteBibliographyTitleChar">
    <w:name w:val="EndNote Bibliography Title Char"/>
    <w:basedOn w:val="DefaultParagraphFont"/>
    <w:link w:val="EndNoteBibliographyTitle"/>
    <w:rsid w:val="00B47349"/>
    <w:rPr>
      <w:noProof/>
      <w:lang w:val="en-US"/>
    </w:rPr>
  </w:style>
  <w:style w:type="paragraph" w:customStyle="1" w:styleId="EndNoteBibliography">
    <w:name w:val="EndNote Bibliography"/>
    <w:basedOn w:val="Normal"/>
    <w:link w:val="EndNoteBibliographyChar"/>
    <w:rsid w:val="00B47349"/>
    <w:pPr>
      <w:spacing w:line="240" w:lineRule="auto"/>
    </w:pPr>
    <w:rPr>
      <w:noProof/>
      <w:lang w:val="en-US"/>
    </w:rPr>
  </w:style>
  <w:style w:type="character" w:customStyle="1" w:styleId="EndNoteBibliographyChar">
    <w:name w:val="EndNote Bibliography Char"/>
    <w:basedOn w:val="DefaultParagraphFont"/>
    <w:link w:val="EndNoteBibliography"/>
    <w:rsid w:val="00B47349"/>
    <w:rPr>
      <w:noProof/>
      <w:lang w:val="en-US"/>
    </w:rPr>
  </w:style>
  <w:style w:type="paragraph" w:styleId="BalloonText">
    <w:name w:val="Balloon Text"/>
    <w:basedOn w:val="Normal"/>
    <w:link w:val="BalloonTextChar"/>
    <w:uiPriority w:val="99"/>
    <w:semiHidden/>
    <w:unhideWhenUsed/>
    <w:rsid w:val="007D7951"/>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795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8</TotalTime>
  <Pages>6</Pages>
  <Words>2187</Words>
  <Characters>1247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4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Lovelace</dc:creator>
  <cp:lastModifiedBy>Matthew Whittle [gy14mw]</cp:lastModifiedBy>
  <cp:revision>13</cp:revision>
  <dcterms:created xsi:type="dcterms:W3CDTF">2015-10-27T16:15:00Z</dcterms:created>
  <dcterms:modified xsi:type="dcterms:W3CDTF">2015-11-09T15:50:00Z</dcterms:modified>
</cp:coreProperties>
</file>